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A3D561D" w14:textId="4A9AFDD2" w:rsidR="005F1462" w:rsidRDefault="005F1462" w:rsidP="005F1462">
      <w:pPr>
        <w:rPr>
          <w:noProof/>
        </w:rPr>
      </w:pPr>
      <w:r>
        <w:rPr>
          <w:noProof/>
        </w:rPr>
        <w:t xml:space="preserve">My first graph will be a evolutiary tree of 1000+ mammal species and I’ll look how with speciation the brain size is evolving amoung them. The graph will look like something following with my data points. </w:t>
      </w:r>
      <w:r w:rsidR="00D255DC">
        <w:rPr>
          <w:noProof/>
        </w:rPr>
        <w:t xml:space="preserve">I will only use the data of species which were not </w:t>
      </w:r>
      <w:r w:rsidR="00D255DC" w:rsidRPr="00D255DC">
        <w:rPr>
          <w:noProof/>
        </w:rPr>
        <w:t>hibernation</w:t>
      </w:r>
      <w:r w:rsidR="00D255DC">
        <w:rPr>
          <w:noProof/>
        </w:rPr>
        <w:t xml:space="preserve">. As </w:t>
      </w:r>
      <w:r w:rsidR="00D255DC" w:rsidRPr="00D255DC">
        <w:rPr>
          <w:noProof/>
        </w:rPr>
        <w:t>hibernation</w:t>
      </w:r>
      <w:r w:rsidR="00D255DC">
        <w:rPr>
          <w:noProof/>
        </w:rPr>
        <w:t xml:space="preserve"> play a role in shirinking brain size. </w:t>
      </w:r>
    </w:p>
    <w:p w14:paraId="1FBE36F1" w14:textId="77777777" w:rsidR="005F1462" w:rsidRDefault="005F1462" w:rsidP="005F1462">
      <w:pPr>
        <w:rPr>
          <w:noProof/>
        </w:rPr>
      </w:pPr>
    </w:p>
    <w:p w14:paraId="1B162228" w14:textId="29149EFB" w:rsidR="00850400" w:rsidRDefault="005F1462" w:rsidP="005F1462">
      <w:r>
        <w:rPr>
          <w:noProof/>
        </w:rPr>
        <w:drawing>
          <wp:inline distT="0" distB="0" distL="0" distR="0" wp14:anchorId="6109AD8B" wp14:editId="0E08BB3A">
            <wp:extent cx="5923280" cy="6087745"/>
            <wp:effectExtent l="0" t="0" r="1270" b="825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3280" cy="60877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23B96F" w14:textId="508D9E48" w:rsidR="005F1462" w:rsidRDefault="005F1462" w:rsidP="005F1462"/>
    <w:p w14:paraId="63FE0A85" w14:textId="7D11A10B" w:rsidR="005F1462" w:rsidRDefault="00850400" w:rsidP="005F1462">
      <w:r>
        <w:t xml:space="preserve">My second graph will be log of body mass on x-axis and brain mass on y-axis. The points will be drawn for each group of mammals in different colors and a intercept line will be made for each group. R2 </w:t>
      </w:r>
      <w:r>
        <w:lastRenderedPageBreak/>
        <w:t xml:space="preserve">values will be calculated to see which group has the most brain mass to body mass relation. </w:t>
      </w:r>
      <w:r w:rsidR="00056E35">
        <w:t xml:space="preserve">And how that relation is changing with evolution. </w:t>
      </w:r>
    </w:p>
    <w:p w14:paraId="14C31B64" w14:textId="285C3136" w:rsidR="00850400" w:rsidRDefault="00850400" w:rsidP="005F1462">
      <w:r>
        <w:rPr>
          <w:noProof/>
        </w:rPr>
        <w:drawing>
          <wp:inline distT="0" distB="0" distL="0" distR="0" wp14:anchorId="3B12A541" wp14:editId="2DCAB64E">
            <wp:extent cx="5939790" cy="5618480"/>
            <wp:effectExtent l="0" t="0" r="3810" b="127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5618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D8B52A" w14:textId="5BAAF036" w:rsidR="00056E35" w:rsidRDefault="00056E35" w:rsidP="005F1462"/>
    <w:p w14:paraId="47CE2D72" w14:textId="70D3F810" w:rsidR="00056E35" w:rsidRDefault="00056E35" w:rsidP="005F1462"/>
    <w:p w14:paraId="0EE07F4B" w14:textId="604834A2" w:rsidR="007734B9" w:rsidRPr="007734B9" w:rsidRDefault="007734B9" w:rsidP="005F1462">
      <w:pPr>
        <w:rPr>
          <w:b/>
          <w:bCs/>
          <w:u w:val="single"/>
        </w:rPr>
      </w:pPr>
      <w:r w:rsidRPr="007734B9">
        <w:rPr>
          <w:b/>
          <w:bCs/>
          <w:u w:val="single"/>
        </w:rPr>
        <w:t xml:space="preserve">Papers I have found so far for this project. </w:t>
      </w:r>
    </w:p>
    <w:p w14:paraId="1AA2BC1A" w14:textId="77777777" w:rsidR="007734B9" w:rsidRPr="007734B9" w:rsidRDefault="007734B9" w:rsidP="007734B9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7734B9">
        <w:rPr>
          <w:rFonts w:ascii="Calibri" w:hAnsi="Calibri" w:cs="Calibri"/>
        </w:rPr>
        <w:t>Barton, R. A., and I. Capellini. 2011. Maternal investment, life histories, and the costs of brain growth in mammals. Proceedings of the National Academy of Sciences 108:6169–6174.</w:t>
      </w:r>
    </w:p>
    <w:p w14:paraId="7016FF12" w14:textId="69A02343" w:rsidR="007734B9" w:rsidRPr="007734B9" w:rsidRDefault="007734B9" w:rsidP="007734B9">
      <w:pPr>
        <w:pStyle w:val="Bibliography"/>
        <w:rPr>
          <w:rFonts w:ascii="Calibri" w:hAnsi="Calibri" w:cs="Calibri"/>
        </w:rPr>
      </w:pPr>
      <w:r w:rsidRPr="007734B9">
        <w:rPr>
          <w:rFonts w:ascii="Calibri" w:hAnsi="Calibri" w:cs="Calibri"/>
        </w:rPr>
        <w:lastRenderedPageBreak/>
        <w:t>Heldstab, S. A., K. Isler, and C. P. van Schaik. 2018. Hibernation constrains brain size evolution in mammals. J. Evol. Biol. 31:1582–1588.</w:t>
      </w:r>
      <w:r>
        <w:rPr>
          <w:rFonts w:ascii="Calibri" w:hAnsi="Calibri" w:cs="Calibri"/>
        </w:rPr>
        <w:t xml:space="preserve"> </w:t>
      </w:r>
      <w:r w:rsidRPr="007734B9">
        <w:rPr>
          <w:rFonts w:ascii="Calibri" w:hAnsi="Calibri" w:cs="Calibri"/>
          <w:b/>
          <w:bCs/>
        </w:rPr>
        <w:t>(Data Points from this paper)</w:t>
      </w:r>
      <w:r>
        <w:rPr>
          <w:rFonts w:ascii="Calibri" w:hAnsi="Calibri" w:cs="Calibri"/>
        </w:rPr>
        <w:t xml:space="preserve">. </w:t>
      </w:r>
    </w:p>
    <w:p w14:paraId="3D443646" w14:textId="77777777" w:rsidR="007734B9" w:rsidRPr="007734B9" w:rsidRDefault="007734B9" w:rsidP="007734B9">
      <w:pPr>
        <w:pStyle w:val="Bibliography"/>
        <w:rPr>
          <w:rFonts w:ascii="Calibri" w:hAnsi="Calibri" w:cs="Calibri"/>
        </w:rPr>
      </w:pPr>
      <w:r w:rsidRPr="007734B9">
        <w:rPr>
          <w:rFonts w:ascii="Calibri" w:hAnsi="Calibri" w:cs="Calibri"/>
        </w:rPr>
        <w:t>Schoenemann, P. T. 2004. Brain Size Scaling and Body Composition in Mammals. Brain Behav Evol 63:47–60.</w:t>
      </w:r>
    </w:p>
    <w:p w14:paraId="7CE2E215" w14:textId="77777777" w:rsidR="007734B9" w:rsidRPr="007734B9" w:rsidRDefault="007734B9" w:rsidP="007734B9">
      <w:pPr>
        <w:pStyle w:val="Bibliography"/>
        <w:rPr>
          <w:rFonts w:ascii="Calibri" w:hAnsi="Calibri" w:cs="Calibri"/>
        </w:rPr>
      </w:pPr>
      <w:r w:rsidRPr="007734B9">
        <w:rPr>
          <w:rFonts w:ascii="Calibri" w:hAnsi="Calibri" w:cs="Calibri"/>
        </w:rPr>
        <w:t>Sol, D., S. Bacher, S. M. Reader, and L. Lefebvre. 2008. Brain Size Predicts the Success of Mammal Species Introduced into Novel Environments. The American Naturalist 172:S63–S71. The University of Chicago Press.</w:t>
      </w:r>
    </w:p>
    <w:p w14:paraId="0ECB7504" w14:textId="2DCE79C8" w:rsidR="007734B9" w:rsidRPr="005F1462" w:rsidRDefault="007734B9" w:rsidP="005F1462">
      <w:r>
        <w:fldChar w:fldCharType="end"/>
      </w:r>
    </w:p>
    <w:sectPr w:rsidR="007734B9" w:rsidRPr="005F146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6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F1462"/>
    <w:rsid w:val="00056E35"/>
    <w:rsid w:val="00483B12"/>
    <w:rsid w:val="005F1462"/>
    <w:rsid w:val="007734B9"/>
    <w:rsid w:val="00850400"/>
    <w:rsid w:val="00D255DC"/>
    <w:rsid w:val="00FA2A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769DA2"/>
  <w15:chartTrackingRefBased/>
  <w15:docId w15:val="{B0754E28-C9CA-403E-9FEC-7FA96F9E45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7734B9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3</TotalTime>
  <Pages>3</Pages>
  <Words>219</Words>
  <Characters>1252</Characters>
  <Application>Microsoft Office Word</Application>
  <DocSecurity>0</DocSecurity>
  <Lines>10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za Ahmed</dc:creator>
  <cp:keywords/>
  <dc:description/>
  <cp:lastModifiedBy>Raza Ahmed</cp:lastModifiedBy>
  <cp:revision>2</cp:revision>
  <dcterms:created xsi:type="dcterms:W3CDTF">2021-03-23T02:13:00Z</dcterms:created>
  <dcterms:modified xsi:type="dcterms:W3CDTF">2021-03-24T03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UtFQqaHn"/&gt;&lt;style id="http://www.zotero.org/styles/evolution" hasBibliography="1" bibliographyStyleHasBeenSet="1"/&gt;&lt;prefs&gt;&lt;pref name="fieldType" value="Field"/&gt;&lt;/prefs&gt;&lt;/data&gt;</vt:lpwstr>
  </property>
</Properties>
</file>